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w:t>
      </w:r>
      <w:bookmarkStart w:id="0" w:name="_GoBack"/>
      <w:bookmarkEnd w:id="0"/>
      <w:r>
        <w:t>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719D3ACF" w14:textId="6BE3B298" w:rsidR="0008086D" w:rsidRDefault="0008086D" w:rsidP="008D60CC">
      <w:r>
        <w:t xml:space="preserve">Previous efforts to assess this question have </w:t>
      </w:r>
      <w:r w:rsidR="00D1472B">
        <w:t xml:space="preserve">shown using simulation studies that </w:t>
      </w:r>
      <w:r w:rsidR="00D1472B">
        <w:t>under reasonable assumptions type one error rates could be as high as 40%</w:t>
      </w:r>
      <w:r w:rsidR="00D1472B">
        <w:t xml:space="preserve"> and effect size exaggeration as high as d = .33 when questionable research practices are in place even, and </w:t>
      </w:r>
      <w:r w:rsidR="002E0347">
        <w:t xml:space="preserve">even </w:t>
      </w:r>
      <w:r w:rsidR="00D1472B">
        <w:t xml:space="preserve">without QRPs as high as d = </w:t>
      </w:r>
      <w:r w:rsidR="00D1472B">
        <w:lastRenderedPageBreak/>
        <w:t xml:space="preserve">.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w:t>
      </w:r>
      <w:r w:rsidR="00D1472B">
        <w:t xml:space="preserve"> </w:t>
      </w:r>
      <w:r w:rsidR="004C32B9">
        <w:t xml:space="preserve"> However, a</w:t>
      </w:r>
      <w:r w:rsidR="00D1472B">
        <w:t xml:space="preserve">ttempts to examine </w:t>
      </w:r>
      <w:r w:rsidR="0039054F">
        <w:t>the degree of effect size exaggeration in the literature have not shown significant degrees of exaggeration (e.g.,</w:t>
      </w:r>
      <w:r w:rsidR="00A87CC4" w:rsidRPr="00A87CC4">
        <w:t xml:space="preserve"> </w:t>
      </w:r>
      <w:r w:rsidR="00A87CC4">
        <w:t xml:space="preserve"> </w:t>
      </w:r>
      <w:r w:rsidR="00A87CC4">
        <w:fldChar w:fldCharType="begin"/>
      </w:r>
      <w:r w:rsidR="00AC0CE9">
        <w:instrText xml:space="preserve"> ADDIN EN.CITE &lt;EndNote&gt;&lt;Cite AuthorYear="1"&gt;&lt;Author&gt;Stanley&lt;/Author&gt;&lt;RecNum&gt;1002&lt;/RecNum&gt;&lt;DisplayText&gt;Stanley, Carter, and Doucouliagos &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A87CC4">
        <w:fldChar w:fldCharType="separate"/>
      </w:r>
      <w:r w:rsidR="00AC0CE9">
        <w:rPr>
          <w:noProof/>
        </w:rPr>
        <w:t xml:space="preserve">Stanley, Carter, and Doucouliagos </w:t>
      </w:r>
      <w:r w:rsidR="00A87CC4">
        <w:fldChar w:fldCharType="end"/>
      </w:r>
      <w:r w:rsidR="00A87CC4">
        <w:t xml:space="preserve"> suggest that differences in effect sizes </w:t>
      </w:r>
      <w:r w:rsidR="00BB254A">
        <w:t xml:space="preserve">between replication and original studies </w:t>
      </w:r>
      <w:r w:rsidR="00A87CC4">
        <w:t xml:space="preserve">can largely be </w:t>
      </w:r>
      <w:r w:rsidR="00BB254A">
        <w:t xml:space="preserve">explained by </w:t>
      </w:r>
      <w:r w:rsidR="00A87CC4">
        <w:t>heterogeneity not selective reporting in either direction). The current study does not attempt to distinguish between heterogeneity</w:t>
      </w:r>
      <w:r w:rsidR="000E178D">
        <w:t xml:space="preserve"> and publication and reporting bias</w:t>
      </w:r>
      <w:r w:rsidR="00A87CC4">
        <w:t>, except in assuming that heterogeneity should lead to symmetrical effect size differences</w:t>
      </w:r>
      <w:r w:rsidR="008D60CC">
        <w:t xml:space="preserve">. </w:t>
      </w:r>
    </w:p>
    <w:p w14:paraId="19475FE4" w14:textId="62366C3E" w:rsidR="00AB5A8B" w:rsidRDefault="00AB5A8B" w:rsidP="008D60CC"/>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373286FE" w:rsidR="007A4A2C" w:rsidRDefault="00B11E29">
      <w:r>
        <w:fldChar w:fldCharType="begin"/>
      </w:r>
      <w: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fldChar w:fldCharType="separate"/>
      </w:r>
      <w:r>
        <w:rPr>
          <w:noProof/>
        </w:rPr>
        <w:t>(Wagenmakers, Verhagen, &amp; Ly, 2016)</w:t>
      </w:r>
      <w:r>
        <w:fldChar w:fldCharType="end"/>
      </w:r>
    </w:p>
    <w:p w14:paraId="577810D0" w14:textId="77777777" w:rsidR="00B11E29" w:rsidRDefault="00B11E29"/>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7D40B873" w14:textId="77777777" w:rsidR="00B11E29" w:rsidRPr="00B11E29" w:rsidRDefault="007D706D" w:rsidP="00B11E29">
      <w:pPr>
        <w:pStyle w:val="EndNoteBibliography"/>
        <w:spacing w:after="0"/>
        <w:ind w:left="720" w:hanging="720"/>
      </w:pPr>
      <w:r>
        <w:fldChar w:fldCharType="begin"/>
      </w:r>
      <w:r>
        <w:instrText xml:space="preserve"> ADDIN EN.REFLIST </w:instrText>
      </w:r>
      <w:r>
        <w:fldChar w:fldCharType="separate"/>
      </w:r>
      <w:r w:rsidR="00B11E29" w:rsidRPr="00B11E29">
        <w:t xml:space="preserve">Bakker, M., van Dijk, A., &amp; Wicherts, J. M. (2012). The Rules of the Game Called Psychological Science. </w:t>
      </w:r>
      <w:r w:rsidR="00B11E29" w:rsidRPr="00B11E29">
        <w:rPr>
          <w:i/>
        </w:rPr>
        <w:t>Perspectives on Psychological Science, 7</w:t>
      </w:r>
      <w:r w:rsidR="00B11E29" w:rsidRPr="00B11E29">
        <w:t>(6), 543-554. doi:10.1177/1745691612459060</w:t>
      </w:r>
    </w:p>
    <w:p w14:paraId="6FCCD9F4" w14:textId="77777777" w:rsidR="00B11E29" w:rsidRPr="00B11E29" w:rsidRDefault="00B11E29" w:rsidP="00B11E29">
      <w:pPr>
        <w:pStyle w:val="EndNoteBibliography"/>
        <w:spacing w:after="0"/>
        <w:ind w:left="720" w:hanging="720"/>
      </w:pPr>
      <w:r w:rsidRPr="00B11E29">
        <w:t xml:space="preserve">Cohen, J. (1990). Things I have learned (so far). </w:t>
      </w:r>
      <w:r w:rsidRPr="00B11E29">
        <w:rPr>
          <w:i/>
        </w:rPr>
        <w:t>American Psychologist, 45</w:t>
      </w:r>
      <w:r w:rsidRPr="00B11E29">
        <w:t>(12), 1304-1312. doi:10.1037/0003-066X.45.12.1304</w:t>
      </w:r>
    </w:p>
    <w:p w14:paraId="4215A72A" w14:textId="30731354" w:rsidR="00B11E29" w:rsidRPr="00B11E29" w:rsidRDefault="00B11E29" w:rsidP="00B11E29">
      <w:pPr>
        <w:pStyle w:val="EndNoteBibliography"/>
        <w:spacing w:after="0"/>
        <w:ind w:left="720" w:hanging="720"/>
      </w:pPr>
      <w:r w:rsidRPr="00B11E29">
        <w:t xml:space="preserve">Cohen, J. (1994). The earth is round (p &lt; .05). </w:t>
      </w:r>
      <w:r w:rsidRPr="00B11E29">
        <w:rPr>
          <w:i/>
        </w:rPr>
        <w:t>American psychologist, The, 49</w:t>
      </w:r>
      <w:r w:rsidRPr="00B11E29">
        <w:t>(12), 997-1003. doi:</w:t>
      </w:r>
      <w:hyperlink r:id="rId8" w:history="1">
        <w:r w:rsidRPr="00B11E29">
          <w:rPr>
            <w:rStyle w:val="Hyperlink"/>
          </w:rPr>
          <w:t>http://dx.doi.org/10.1037/0003-066X.49.12.997</w:t>
        </w:r>
      </w:hyperlink>
    </w:p>
    <w:p w14:paraId="4C78F945" w14:textId="77777777" w:rsidR="00B11E29" w:rsidRPr="00B11E29" w:rsidRDefault="00B11E29" w:rsidP="00B11E29">
      <w:pPr>
        <w:pStyle w:val="EndNoteBibliography"/>
        <w:spacing w:after="0"/>
        <w:ind w:left="720" w:hanging="720"/>
      </w:pPr>
      <w:r w:rsidRPr="00B11E29">
        <w:t xml:space="preserve">Fanelli, D. (2010). “Positive” Results Increase Down the Hierarchy of the Sciences. </w:t>
      </w:r>
      <w:r w:rsidRPr="00B11E29">
        <w:rPr>
          <w:i/>
        </w:rPr>
        <w:t>PLOS ONE, 5</w:t>
      </w:r>
      <w:r w:rsidRPr="00B11E29">
        <w:t>(4), e10068. doi:10.1371/journal.pone.0010068</w:t>
      </w:r>
    </w:p>
    <w:p w14:paraId="07023625" w14:textId="77777777" w:rsidR="00B11E29" w:rsidRPr="00B11E29" w:rsidRDefault="00B11E29" w:rsidP="00B11E29">
      <w:pPr>
        <w:pStyle w:val="EndNoteBibliography"/>
        <w:spacing w:after="0"/>
        <w:ind w:left="720" w:hanging="720"/>
      </w:pPr>
      <w:r w:rsidRPr="00B11E29">
        <w:t xml:space="preserve">Fanelli, D. (2012). Negative results are disappearing from most disciplines and countries. </w:t>
      </w:r>
      <w:r w:rsidRPr="00B11E29">
        <w:rPr>
          <w:i/>
        </w:rPr>
        <w:t>Scientometrics, 90</w:t>
      </w:r>
      <w:r w:rsidRPr="00B11E29">
        <w:t>(3), 891-904. doi:10.1007/s11192-011-0494-7</w:t>
      </w:r>
    </w:p>
    <w:p w14:paraId="2278773A" w14:textId="77777777" w:rsidR="00B11E29" w:rsidRPr="00B11E29" w:rsidRDefault="00B11E29" w:rsidP="00B11E29">
      <w:pPr>
        <w:pStyle w:val="EndNoteBibliography"/>
        <w:spacing w:after="0"/>
        <w:ind w:left="720" w:hanging="720"/>
      </w:pPr>
      <w:r w:rsidRPr="00B11E29">
        <w:t xml:space="preserve">Fiedler, K., &amp; Schwarz, N. (2015). Questionable Research Practices Revisited. </w:t>
      </w:r>
      <w:r w:rsidRPr="00B11E29">
        <w:rPr>
          <w:i/>
        </w:rPr>
        <w:t>Social Psychological and Personality Science, 7</w:t>
      </w:r>
      <w:r w:rsidRPr="00B11E29">
        <w:t>(1), 45-52. doi:10.1177/1948550615612150</w:t>
      </w:r>
    </w:p>
    <w:p w14:paraId="36A9D1D9" w14:textId="77777777" w:rsidR="00B11E29" w:rsidRPr="00B11E29" w:rsidRDefault="00B11E29" w:rsidP="00B11E29">
      <w:pPr>
        <w:pStyle w:val="EndNoteBibliography"/>
        <w:spacing w:after="0"/>
        <w:ind w:left="720" w:hanging="720"/>
      </w:pPr>
      <w:r w:rsidRPr="00B11E29">
        <w:t xml:space="preserve">Hartgerink, C. H. J., van Aert, R. C. M., Nuijten, M. B., Wicherts, J. M., &amp; van Assen, M. A. L. M. (2016). Distributions of p-values smaller than .05 in psychology: what is going on? </w:t>
      </w:r>
      <w:r w:rsidRPr="00B11E29">
        <w:rPr>
          <w:i/>
        </w:rPr>
        <w:t>PeerJ, 4</w:t>
      </w:r>
      <w:r w:rsidRPr="00B11E29">
        <w:t>, e1935. doi:10.7717/peerj.1935</w:t>
      </w:r>
    </w:p>
    <w:p w14:paraId="15673E89" w14:textId="747BBA15" w:rsidR="00B11E29" w:rsidRPr="00B11E29" w:rsidRDefault="00B11E29" w:rsidP="00B11E29">
      <w:pPr>
        <w:pStyle w:val="EndNoteBibliography"/>
        <w:spacing w:after="0"/>
        <w:ind w:left="720" w:hanging="720"/>
      </w:pPr>
      <w:r w:rsidRPr="00B11E29">
        <w:t xml:space="preserve">Hedges, L. V. (1992). Modeling Publication Selection Effects in Meta-Analysis. </w:t>
      </w:r>
      <w:r w:rsidRPr="00B11E29">
        <w:rPr>
          <w:i/>
        </w:rPr>
        <w:t>Statistical Science, 7</w:t>
      </w:r>
      <w:r w:rsidRPr="00B11E29">
        <w:t xml:space="preserve">(2), 246-255.  Retrieved from </w:t>
      </w:r>
      <w:hyperlink r:id="rId9" w:history="1">
        <w:r w:rsidRPr="00B11E29">
          <w:rPr>
            <w:rStyle w:val="Hyperlink"/>
          </w:rPr>
          <w:t>http://www.jstor.org.ezp.lib.unimelb.edu.au/stable/2246311</w:t>
        </w:r>
      </w:hyperlink>
    </w:p>
    <w:p w14:paraId="2023275A" w14:textId="77777777" w:rsidR="00B11E29" w:rsidRPr="00B11E29" w:rsidRDefault="00B11E29" w:rsidP="00B11E29">
      <w:pPr>
        <w:pStyle w:val="EndNoteBibliography"/>
        <w:spacing w:after="0"/>
        <w:ind w:left="720" w:hanging="720"/>
      </w:pPr>
      <w:r w:rsidRPr="00B11E29">
        <w:t xml:space="preserve">John, L. K., Loewenstein, G., &amp; Prelec, D. (2012). Measuring the Prevalence of Questionable Research Practices With Incentives for Truth Telling. </w:t>
      </w:r>
      <w:r w:rsidRPr="00B11E29">
        <w:rPr>
          <w:i/>
        </w:rPr>
        <w:t>Psychological Science, 23</w:t>
      </w:r>
      <w:r w:rsidRPr="00B11E29">
        <w:t>(5), 524-532. doi:10.1177/0956797611430953</w:t>
      </w:r>
    </w:p>
    <w:p w14:paraId="23D5A236" w14:textId="77777777" w:rsidR="00B11E29" w:rsidRPr="00B11E29" w:rsidRDefault="00B11E29" w:rsidP="00B11E29">
      <w:pPr>
        <w:pStyle w:val="EndNoteBibliography"/>
        <w:spacing w:after="0"/>
        <w:ind w:left="720" w:hanging="720"/>
      </w:pPr>
      <w:r w:rsidRPr="00B11E29">
        <w:t xml:space="preserve">Kerr, N. L. (1998). HARKing: Hypothesizing After the Results are Known. </w:t>
      </w:r>
      <w:r w:rsidRPr="00B11E29">
        <w:rPr>
          <w:i/>
        </w:rPr>
        <w:t>Personality and Social Psychology Review, 2</w:t>
      </w:r>
      <w:r w:rsidRPr="00B11E29">
        <w:t>(3), 196-217. doi:10.1207/s15327957pspr0203_4</w:t>
      </w:r>
    </w:p>
    <w:p w14:paraId="6D8F09DB" w14:textId="77777777" w:rsidR="00B11E29" w:rsidRPr="00B11E29" w:rsidRDefault="00B11E29" w:rsidP="00B11E29">
      <w:pPr>
        <w:pStyle w:val="EndNoteBibliography"/>
        <w:spacing w:after="0"/>
        <w:ind w:left="720" w:hanging="720"/>
      </w:pPr>
      <w:r w:rsidRPr="00B11E29">
        <w:t xml:space="preserve">Lane, D. M., &amp; Dunlap, W. P. (1978). Estimating effect size: Bias resulting from the significance criterion in editorial decisions. </w:t>
      </w:r>
      <w:r w:rsidRPr="00B11E29">
        <w:rPr>
          <w:i/>
        </w:rPr>
        <w:t>British Journal of Mathematical and Statistical Psychology, 31</w:t>
      </w:r>
      <w:r w:rsidRPr="00B11E29">
        <w:t>(2), 107-112. doi:10.1111/j.2044-8317.1978.tb00578.x</w:t>
      </w:r>
    </w:p>
    <w:p w14:paraId="7124DF8C" w14:textId="77777777" w:rsidR="00B11E29" w:rsidRPr="00B11E29" w:rsidRDefault="00B11E29" w:rsidP="00B11E29">
      <w:pPr>
        <w:pStyle w:val="EndNoteBibliography"/>
        <w:spacing w:after="0"/>
        <w:ind w:left="720" w:hanging="720"/>
      </w:pPr>
      <w:r w:rsidRPr="00B11E29">
        <w:t xml:space="preserve">Mahoney, M. J. (1977). Publication prejudices: An experimental study of confirmatory bias in the peer review system. </w:t>
      </w:r>
      <w:r w:rsidRPr="00B11E29">
        <w:rPr>
          <w:i/>
        </w:rPr>
        <w:t>Cognitive Therapy and Research, 1</w:t>
      </w:r>
      <w:r w:rsidRPr="00B11E29">
        <w:t>(2), 161-175. doi:10.1007/BF01173636</w:t>
      </w:r>
    </w:p>
    <w:p w14:paraId="6D5CEA4E" w14:textId="77777777" w:rsidR="00B11E29" w:rsidRPr="00B11E29" w:rsidRDefault="00B11E29" w:rsidP="00B11E29">
      <w:pPr>
        <w:pStyle w:val="EndNoteBibliography"/>
        <w:spacing w:after="0"/>
        <w:ind w:left="720" w:hanging="720"/>
      </w:pPr>
      <w:r w:rsidRPr="00B11E29">
        <w:t xml:space="preserve">Meehl, P. E. (1967). Theory-Testing in Psychology and Physics: A Methodological Paradox. </w:t>
      </w:r>
      <w:r w:rsidRPr="00B11E29">
        <w:rPr>
          <w:i/>
        </w:rPr>
        <w:t>Philosophy of Science, 34</w:t>
      </w:r>
      <w:r w:rsidRPr="00B11E29">
        <w:t>(2), 103-115. doi:10.1086/288135</w:t>
      </w:r>
    </w:p>
    <w:p w14:paraId="4FE5644A" w14:textId="77777777" w:rsidR="00B11E29" w:rsidRPr="00B11E29" w:rsidRDefault="00B11E29" w:rsidP="00B11E29">
      <w:pPr>
        <w:pStyle w:val="EndNoteBibliography"/>
        <w:spacing w:after="0"/>
        <w:ind w:left="720" w:hanging="720"/>
      </w:pPr>
      <w:r w:rsidRPr="00B11E29">
        <w:t xml:space="preserve">Meehl, P. E. (1978). Theoretical risks and tabular asterisks: Sir Karl, Sir Ronald, and the slow progress of soft psychology. </w:t>
      </w:r>
      <w:r w:rsidRPr="00B11E29">
        <w:rPr>
          <w:i/>
        </w:rPr>
        <w:t>Journal of Consulting and Clinical Psychology, 46</w:t>
      </w:r>
      <w:r w:rsidRPr="00B11E29">
        <w:t>(4), 806-834. doi:10.1037/0022-006X.46.4.806</w:t>
      </w:r>
    </w:p>
    <w:p w14:paraId="7B70FD7A" w14:textId="77777777" w:rsidR="00B11E29" w:rsidRPr="00B11E29" w:rsidRDefault="00B11E29" w:rsidP="00B11E29">
      <w:pPr>
        <w:pStyle w:val="EndNoteBibliography"/>
        <w:spacing w:after="0"/>
        <w:ind w:left="720" w:hanging="720"/>
      </w:pPr>
      <w:r w:rsidRPr="00B11E29">
        <w:t xml:space="preserve">Murphy, K. R., &amp; Aguinis, H. (2017). HARKing: How Badly Can Cherry-Picking and Question Trolling Produce Bias in Published Results? </w:t>
      </w:r>
      <w:r w:rsidRPr="00B11E29">
        <w:rPr>
          <w:i/>
        </w:rPr>
        <w:t>Journal of Business and Psychology</w:t>
      </w:r>
      <w:r w:rsidRPr="00B11E29">
        <w:t>. doi:10.1007/s10869-017-9524-7</w:t>
      </w:r>
    </w:p>
    <w:p w14:paraId="3FCFEF7E" w14:textId="77777777" w:rsidR="00B11E29" w:rsidRPr="00B11E29" w:rsidRDefault="00B11E29" w:rsidP="00B11E29">
      <w:pPr>
        <w:pStyle w:val="EndNoteBibliography"/>
        <w:spacing w:after="0"/>
        <w:ind w:left="720" w:hanging="720"/>
      </w:pPr>
      <w:r w:rsidRPr="00B11E29">
        <w:t xml:space="preserve">Oakes, M. (1986). </w:t>
      </w:r>
      <w:r w:rsidRPr="00B11E29">
        <w:rPr>
          <w:i/>
        </w:rPr>
        <w:t>Statistical inference: A commentary for the social and behavioural sciences</w:t>
      </w:r>
      <w:r w:rsidRPr="00B11E29">
        <w:t xml:space="preserve">. New York, NY: Wiley. </w:t>
      </w:r>
    </w:p>
    <w:p w14:paraId="633E66F3" w14:textId="5F60A4D5" w:rsidR="00B11E29" w:rsidRPr="00B11E29" w:rsidRDefault="00B11E29" w:rsidP="00B11E29">
      <w:pPr>
        <w:pStyle w:val="EndNoteBibliography"/>
        <w:spacing w:after="0"/>
        <w:ind w:left="720" w:hanging="720"/>
      </w:pPr>
      <w:r w:rsidRPr="00B11E29">
        <w:t xml:space="preserve">Rosenthal, R. (1979). The file drawer problem and tolerance for null results. </w:t>
      </w:r>
      <w:r w:rsidRPr="00B11E29">
        <w:rPr>
          <w:i/>
        </w:rPr>
        <w:t>Psychological Bulletin, 86</w:t>
      </w:r>
      <w:r w:rsidRPr="00B11E29">
        <w:t xml:space="preserve">(3), 638-641.  Retrieved from </w:t>
      </w:r>
      <w:hyperlink r:id="rId10" w:history="1">
        <w:r w:rsidRPr="00B11E29">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676BABC1" w14:textId="77777777" w:rsidR="00B11E29" w:rsidRPr="00B11E29" w:rsidRDefault="00B11E29" w:rsidP="00B11E29">
      <w:pPr>
        <w:pStyle w:val="EndNoteBibliography"/>
        <w:spacing w:after="0"/>
        <w:ind w:left="720" w:hanging="720"/>
      </w:pPr>
      <w:r w:rsidRPr="00B11E29">
        <w:lastRenderedPageBreak/>
        <w:t xml:space="preserve">Simmons, J. P., Nelson, L. D., &amp; Simonsohn, U. (2011). False-Positive Psychology. </w:t>
      </w:r>
      <w:r w:rsidRPr="00B11E29">
        <w:rPr>
          <w:i/>
        </w:rPr>
        <w:t>Psychological Science, 22</w:t>
      </w:r>
      <w:r w:rsidRPr="00B11E29">
        <w:t>(11), 1359-1366. doi:10.1177/0956797611417632</w:t>
      </w:r>
    </w:p>
    <w:p w14:paraId="6FD1F6C4" w14:textId="03B3618B" w:rsidR="00B11E29" w:rsidRPr="00B11E29" w:rsidRDefault="00B11E29" w:rsidP="00B11E29">
      <w:pPr>
        <w:pStyle w:val="EndNoteBibliography"/>
        <w:spacing w:after="0"/>
        <w:ind w:left="720" w:hanging="720"/>
      </w:pPr>
      <w:r w:rsidRPr="00B11E29">
        <w:t xml:space="preserve">Stanley, T. D., Carter, E. C., &amp; Doucouliagos, H. What Meta-Analyses Reveal About the Replicability of Psychological Research. </w:t>
      </w:r>
      <w:r w:rsidRPr="00B11E29">
        <w:rPr>
          <w:i/>
        </w:rPr>
        <w:t>Psychological Bulletin</w:t>
      </w:r>
      <w:r w:rsidRPr="00B11E29">
        <w:t xml:space="preserve">.  Retrieved from </w:t>
      </w:r>
      <w:hyperlink r:id="rId11" w:history="1">
        <w:r w:rsidRPr="00B11E29">
          <w:rPr>
            <w:rStyle w:val="Hyperlink"/>
          </w:rPr>
          <w:t>https://ezp.lib.unimelb.edu.au/login?url=http://ovidsp.ovid.com/ovidweb.cgi?T=JS&amp;CSC=Y&amp;NEWS=N&amp;PAGE=fulltext&amp;D=ovftt&amp;AN=00006823-900000000-99701</w:t>
        </w:r>
      </w:hyperlink>
    </w:p>
    <w:p w14:paraId="3EC1FBCB" w14:textId="77777777" w:rsidR="00B11E29" w:rsidRPr="00B11E29" w:rsidRDefault="00B11E29" w:rsidP="00B11E29">
      <w:pPr>
        <w:pStyle w:val="EndNoteBibliography"/>
        <w:spacing w:after="0"/>
        <w:ind w:left="720" w:hanging="720"/>
      </w:pPr>
      <w:r w:rsidRPr="00B11E29">
        <w:t xml:space="preserve">Szucs, D., &amp; Ioannidis, J. P. A. (2017). Empirical assessment of published effect sizes and power in the recent cognitive neuroscience and psychology literature. </w:t>
      </w:r>
      <w:r w:rsidRPr="00B11E29">
        <w:rPr>
          <w:i/>
        </w:rPr>
        <w:t>PLOS Biology, 15</w:t>
      </w:r>
      <w:r w:rsidRPr="00B11E29">
        <w:t>(3), e2000797. doi:10.1371/journal.pbio.2000797</w:t>
      </w:r>
    </w:p>
    <w:p w14:paraId="682A69A3" w14:textId="77777777" w:rsidR="00B11E29" w:rsidRPr="00B11E29" w:rsidRDefault="00B11E29" w:rsidP="00B11E29">
      <w:pPr>
        <w:pStyle w:val="EndNoteBibliography"/>
        <w:ind w:left="720" w:hanging="720"/>
      </w:pPr>
      <w:r w:rsidRPr="00B11E29">
        <w:t xml:space="preserve">Wagenmakers, E. J., Verhagen, J., &amp; Ly, A. (2016). How to quantify the evidence for the absence of a correlation. </w:t>
      </w:r>
      <w:r w:rsidRPr="00B11E29">
        <w:rPr>
          <w:i/>
        </w:rPr>
        <w:t>Behav Res Methods, 48</w:t>
      </w:r>
      <w:r w:rsidRPr="00B11E29">
        <w:t>(2), 413-426. doi:10.3758/s13428-015-0593-0</w:t>
      </w:r>
    </w:p>
    <w:p w14:paraId="260E9266" w14:textId="258E88FF"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F395B" w14:textId="77777777" w:rsidR="003F0415" w:rsidRDefault="003F0415" w:rsidP="007F350D">
      <w:pPr>
        <w:spacing w:after="0" w:line="240" w:lineRule="auto"/>
      </w:pPr>
      <w:r>
        <w:separator/>
      </w:r>
    </w:p>
  </w:endnote>
  <w:endnote w:type="continuationSeparator" w:id="0">
    <w:p w14:paraId="6874FD39" w14:textId="77777777" w:rsidR="003F0415" w:rsidRDefault="003F0415"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5B66F" w14:textId="77777777" w:rsidR="003F0415" w:rsidRDefault="003F0415" w:rsidP="007F350D">
      <w:pPr>
        <w:spacing w:after="0" w:line="240" w:lineRule="auto"/>
      </w:pPr>
      <w:r>
        <w:separator/>
      </w:r>
    </w:p>
  </w:footnote>
  <w:footnote w:type="continuationSeparator" w:id="0">
    <w:p w14:paraId="1363322A" w14:textId="77777777" w:rsidR="003F0415" w:rsidRDefault="003F0415"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4&lt;/item&gt;&lt;item&gt;996&lt;/item&gt;&lt;item&gt;997&lt;/item&gt;&lt;item&gt;1002&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0E178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E6D14"/>
    <w:rsid w:val="003F0415"/>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B40C2"/>
    <w:rsid w:val="008D60CC"/>
    <w:rsid w:val="008F5FC3"/>
    <w:rsid w:val="00903387"/>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87CC4"/>
    <w:rsid w:val="00AB5A8B"/>
    <w:rsid w:val="00AC0CE9"/>
    <w:rsid w:val="00AC1A94"/>
    <w:rsid w:val="00AC2B28"/>
    <w:rsid w:val="00AD00B3"/>
    <w:rsid w:val="00AD31E5"/>
    <w:rsid w:val="00AE7797"/>
    <w:rsid w:val="00B055FA"/>
    <w:rsid w:val="00B05AFE"/>
    <w:rsid w:val="00B11E29"/>
    <w:rsid w:val="00B25C87"/>
    <w:rsid w:val="00B663CA"/>
    <w:rsid w:val="00BA3FB4"/>
    <w:rsid w:val="00BB254A"/>
    <w:rsid w:val="00BC4431"/>
    <w:rsid w:val="00BD264C"/>
    <w:rsid w:val="00BD482C"/>
    <w:rsid w:val="00BF784C"/>
    <w:rsid w:val="00C00C08"/>
    <w:rsid w:val="00C031A8"/>
    <w:rsid w:val="00C10F5E"/>
    <w:rsid w:val="00C23CF1"/>
    <w:rsid w:val="00C241B1"/>
    <w:rsid w:val="00CA14F3"/>
    <w:rsid w:val="00CA6D3C"/>
    <w:rsid w:val="00CB6EF7"/>
    <w:rsid w:val="00CC20C7"/>
    <w:rsid w:val="00CD6453"/>
    <w:rsid w:val="00D00D9C"/>
    <w:rsid w:val="00D1472B"/>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164D9"/>
    <w:rsid w:val="00F16CC9"/>
    <w:rsid w:val="00F43FBF"/>
    <w:rsid w:val="00F52E35"/>
    <w:rsid w:val="00F6308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DA0F0-19D8-4EE0-937B-86595DDAE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5</TotalTime>
  <Pages>7</Pages>
  <Words>3731</Words>
  <Characters>22876</Characters>
  <Application>Microsoft Office Word</Application>
  <DocSecurity>0</DocSecurity>
  <Lines>37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17</cp:revision>
  <dcterms:created xsi:type="dcterms:W3CDTF">2018-10-04T22:37:00Z</dcterms:created>
  <dcterms:modified xsi:type="dcterms:W3CDTF">2018-11-05T22:47:00Z</dcterms:modified>
</cp:coreProperties>
</file>